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PlainTable4"/>
        <w:tblW w:w="0" w:type="auto"/>
        <w:tblLook w:val="0420" w:firstRow="1" w:lastRow="0" w:firstColumn="0" w:lastColumn="0" w:noHBand="0" w:noVBand="1"/>
      </w:tblPr>
      <w:tblGrid>
        <w:gridCol w:w="3284"/>
        <w:gridCol w:w="3285"/>
        <w:gridCol w:w="3285"/>
      </w:tblGrid>
      <w:tr w:rsidR="0025392C" w14:paraId="078655ED" w14:textId="77777777" w:rsidTr="0025392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284" w:type="dxa"/>
          </w:tcPr>
          <w:p w14:paraId="2C562365" w14:textId="675809BE" w:rsidR="0025392C" w:rsidRDefault="0025392C" w:rsidP="00B72432">
            <w:bookmarkStart w:id="0" w:name="_GoBack"/>
            <w:bookmarkEnd w:id="0"/>
            <w:r>
              <w:t>Intervention</w:t>
            </w:r>
          </w:p>
        </w:tc>
        <w:tc>
          <w:tcPr>
            <w:tcW w:w="3285" w:type="dxa"/>
          </w:tcPr>
          <w:p w14:paraId="7F98A0F2" w14:textId="68763168" w:rsidR="0025392C" w:rsidRDefault="0025392C">
            <w:r>
              <w:t>Context</w:t>
            </w:r>
            <w:r w:rsidR="00B72432">
              <w:t xml:space="preserve"> of delivery</w:t>
            </w:r>
          </w:p>
        </w:tc>
        <w:tc>
          <w:tcPr>
            <w:tcW w:w="3285" w:type="dxa"/>
          </w:tcPr>
          <w:p w14:paraId="1D635A27" w14:textId="77777777" w:rsidR="0025392C" w:rsidRDefault="0025392C">
            <w:r>
              <w:t>Papers reporting</w:t>
            </w:r>
          </w:p>
        </w:tc>
      </w:tr>
      <w:tr w:rsidR="0025392C" w14:paraId="2A6A98F6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73A42DBB" w14:textId="77777777" w:rsidR="009A2EBA" w:rsidRDefault="009A2EBA">
            <w:r>
              <w:t>One to one counselling of at-risk individuals</w:t>
            </w:r>
          </w:p>
          <w:p w14:paraId="3F86EA27" w14:textId="77777777" w:rsidR="009A2EBA" w:rsidRDefault="009A2EBA" w:rsidP="009A2EBA">
            <w:pPr>
              <w:pStyle w:val="ListParagraph"/>
              <w:numPr>
                <w:ilvl w:val="0"/>
                <w:numId w:val="19"/>
              </w:numPr>
            </w:pPr>
            <w:r>
              <w:t>Screening for STIs</w:t>
            </w:r>
          </w:p>
          <w:p w14:paraId="479B0AB6" w14:textId="4C0F838D" w:rsidR="0025392C" w:rsidRDefault="009A2EBA" w:rsidP="009A2EBA">
            <w:pPr>
              <w:pStyle w:val="ListParagraph"/>
              <w:numPr>
                <w:ilvl w:val="0"/>
                <w:numId w:val="19"/>
              </w:numPr>
            </w:pPr>
            <w:r>
              <w:t>Publicity and awareness</w:t>
            </w:r>
          </w:p>
        </w:tc>
        <w:tc>
          <w:tcPr>
            <w:tcW w:w="3285" w:type="dxa"/>
          </w:tcPr>
          <w:p w14:paraId="7CB21F8D" w14:textId="77777777" w:rsidR="0025392C" w:rsidRDefault="0025392C">
            <w:r>
              <w:t>Clinic</w:t>
            </w:r>
          </w:p>
          <w:p w14:paraId="40582D99" w14:textId="77777777" w:rsidR="009A2EBA" w:rsidRDefault="009A2EBA">
            <w:r>
              <w:t>School</w:t>
            </w:r>
          </w:p>
          <w:p w14:paraId="21F6C900" w14:textId="61D3B345" w:rsidR="009A2EBA" w:rsidRDefault="009A2EBA">
            <w:r>
              <w:t>Community</w:t>
            </w:r>
          </w:p>
        </w:tc>
        <w:tc>
          <w:tcPr>
            <w:tcW w:w="3285" w:type="dxa"/>
          </w:tcPr>
          <w:p w14:paraId="1389D986" w14:textId="6F4D033E" w:rsidR="0025392C" w:rsidRDefault="0025392C" w:rsidP="009A2EBA">
            <w:r>
              <w:fldChar w:fldCharType="begin">
                <w:fldData xml:space="preserve">PEVuZE5vdGU+PENpdGU+PEF1dGhvcj5CYXJoYW08L0F1dGhvcj48WWVhcj4yMDA3PC9ZZWFyPjxS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</w:fldData>
              </w:fldChar>
            </w:r>
            <w:r w:rsidR="009A2EBA">
              <w:instrText xml:space="preserve"> ADDIN EN.CITE </w:instrText>
            </w:r>
            <w:r w:rsidR="009A2EBA">
              <w:fldChar w:fldCharType="begin">
                <w:fldData xml:space="preserve">PEVuZE5vdGU+PENpdGU+PEF1dGhvcj5CYXJoYW08L0F1dGhvcj48WWVhcj4yMDA3PC9ZZWFyPjxS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</w:fldData>
              </w:fldChar>
            </w:r>
            <w:r w:rsidR="009A2EBA">
              <w:instrText xml:space="preserve"> ADDIN EN.CITE.DATA </w:instrText>
            </w:r>
            <w:r w:rsidR="009A2EBA">
              <w:fldChar w:fldCharType="end"/>
            </w:r>
            <w:r>
              <w:fldChar w:fldCharType="separate"/>
            </w:r>
            <w:r w:rsidR="009A2EBA">
              <w:rPr>
                <w:noProof/>
              </w:rPr>
              <w:t>Barham et al., 2007, Brittain et al., 2015</w:t>
            </w:r>
            <w:r>
              <w:fldChar w:fldCharType="end"/>
            </w:r>
          </w:p>
        </w:tc>
      </w:tr>
      <w:tr w:rsidR="0025392C" w14:paraId="60201695" w14:textId="77777777" w:rsidTr="0025392C">
        <w:tc>
          <w:tcPr>
            <w:tcW w:w="3284" w:type="dxa"/>
          </w:tcPr>
          <w:p w14:paraId="567AE072" w14:textId="77777777" w:rsidR="0025392C" w:rsidRDefault="0025392C">
            <w:r>
              <w:t>Policy – access to family planning (contraception)</w:t>
            </w:r>
          </w:p>
          <w:p w14:paraId="43014F67" w14:textId="77777777" w:rsidR="0025392C" w:rsidRDefault="0025392C" w:rsidP="00B72432">
            <w:pPr>
              <w:pStyle w:val="ListParagraph"/>
            </w:pPr>
            <w:r>
              <w:t>Affordability</w:t>
            </w:r>
          </w:p>
          <w:p w14:paraId="24500207" w14:textId="77777777" w:rsidR="0025392C" w:rsidRDefault="0025392C" w:rsidP="00B72432">
            <w:pPr>
              <w:pStyle w:val="ListParagraph"/>
              <w:numPr>
                <w:ilvl w:val="0"/>
                <w:numId w:val="15"/>
              </w:numPr>
            </w:pPr>
            <w:r>
              <w:t>Legal access</w:t>
            </w:r>
          </w:p>
          <w:p w14:paraId="2C6A97B1" w14:textId="77777777" w:rsidR="0025392C" w:rsidRDefault="0025392C" w:rsidP="00AE63C7">
            <w:pPr>
              <w:pStyle w:val="ListParagraph"/>
            </w:pPr>
            <w:r>
              <w:t>Ease of access</w:t>
            </w:r>
          </w:p>
        </w:tc>
        <w:tc>
          <w:tcPr>
            <w:tcW w:w="3285" w:type="dxa"/>
          </w:tcPr>
          <w:p w14:paraId="104A3047" w14:textId="77777777" w:rsidR="0025392C" w:rsidRDefault="0025392C">
            <w:r>
              <w:t>Clinic</w:t>
            </w:r>
          </w:p>
          <w:p w14:paraId="092AD882" w14:textId="77777777" w:rsidR="0025392C" w:rsidRDefault="0025392C">
            <w:r>
              <w:t>School-based distribution?</w:t>
            </w:r>
          </w:p>
          <w:p w14:paraId="4BC095FE" w14:textId="77777777" w:rsidR="0025392C" w:rsidRDefault="0025392C">
            <w:r>
              <w:t>Pharmacy</w:t>
            </w:r>
          </w:p>
        </w:tc>
        <w:tc>
          <w:tcPr>
            <w:tcW w:w="3285" w:type="dxa"/>
          </w:tcPr>
          <w:p w14:paraId="364715E7" w14:textId="07203B5C" w:rsidR="0025392C" w:rsidRDefault="0025392C" w:rsidP="00B72432">
            <w:r>
              <w:fldChar w:fldCharType="begin">
                <w:fldData xml:space="preserve">PEVuZE5vdGU+PENpdGU+PEF1dGhvcj5CZWx0ejwvQXV0aG9yPjxZZWFyPjIwMTU8L1llYXI+PFJl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</w:fldData>
              </w:fldChar>
            </w:r>
            <w:r w:rsidR="00B72432">
              <w:instrText xml:space="preserve"> ADDIN EN.CITE </w:instrText>
            </w:r>
            <w:r w:rsidR="00B72432">
              <w:fldChar w:fldCharType="begin">
                <w:fldData xml:space="preserve">PEVuZE5vdGU+PENpdGU+PEF1dGhvcj5CZWx0ejwvQXV0aG9yPjxZZWFyPjIwMTU8L1llYXI+PFJl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</w:fldData>
              </w:fldChar>
            </w:r>
            <w:r w:rsidR="00B72432">
              <w:instrText xml:space="preserve"> ADDIN EN.CITE.DATA </w:instrText>
            </w:r>
            <w:r w:rsidR="00B72432">
              <w:fldChar w:fldCharType="end"/>
            </w:r>
            <w:r>
              <w:fldChar w:fldCharType="separate"/>
            </w:r>
            <w:r w:rsidR="00B72432">
              <w:rPr>
                <w:noProof/>
              </w:rPr>
              <w:t>Beltz et al., 2015</w:t>
            </w:r>
            <w:r>
              <w:fldChar w:fldCharType="end"/>
            </w:r>
          </w:p>
        </w:tc>
      </w:tr>
      <w:tr w:rsidR="00AE63C7" w14:paraId="4F87C452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4A0F3FE6" w14:textId="77777777" w:rsidR="00AE63C7" w:rsidRDefault="00AE63C7">
            <w:r>
              <w:t>Education (policy)</w:t>
            </w:r>
          </w:p>
          <w:p w14:paraId="4613385D" w14:textId="77777777" w:rsidR="00AE63C7" w:rsidRDefault="00AE63C7" w:rsidP="00AE63C7">
            <w:pPr>
              <w:pStyle w:val="ListParagraph"/>
            </w:pPr>
            <w:r>
              <w:t>Greater state provision (funding, quality assurance, teacher:student)</w:t>
            </w:r>
          </w:p>
        </w:tc>
        <w:tc>
          <w:tcPr>
            <w:tcW w:w="3285" w:type="dxa"/>
          </w:tcPr>
          <w:p w14:paraId="6A663182" w14:textId="77777777" w:rsidR="00AE63C7" w:rsidRDefault="00AE63C7" w:rsidP="00AE63C7">
            <w:r>
              <w:t>School</w:t>
            </w:r>
          </w:p>
        </w:tc>
        <w:tc>
          <w:tcPr>
            <w:tcW w:w="3285" w:type="dxa"/>
          </w:tcPr>
          <w:p w14:paraId="6D862D61" w14:textId="27A50C9B" w:rsidR="00AE63C7" w:rsidRDefault="00AE63C7" w:rsidP="00B72432">
            <w:r>
              <w:fldChar w:fldCharType="begin">
                <w:fldData xml:space="preserve">PEVuZE5vdGU+PENpdGU+PEF1dGhvcj5CZWx0ejwvQXV0aG9yPjxZZWFyPjIwMTU8L1llYXI+PFJl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</w:fldData>
              </w:fldChar>
            </w:r>
            <w:r w:rsidR="00B72432">
              <w:instrText xml:space="preserve"> ADDIN EN.CITE </w:instrText>
            </w:r>
            <w:r w:rsidR="00B72432">
              <w:fldChar w:fldCharType="begin">
                <w:fldData xml:space="preserve">PEVuZE5vdGU+PENpdGU+PEF1dGhvcj5CZWx0ejwvQXV0aG9yPjxZZWFyPjIwMTU8L1llYXI+PFJl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</w:fldData>
              </w:fldChar>
            </w:r>
            <w:r w:rsidR="00B72432">
              <w:instrText xml:space="preserve"> ADDIN EN.CITE.DATA </w:instrText>
            </w:r>
            <w:r w:rsidR="00B72432">
              <w:fldChar w:fldCharType="end"/>
            </w:r>
            <w:r>
              <w:fldChar w:fldCharType="separate"/>
            </w:r>
            <w:r w:rsidR="00B72432">
              <w:rPr>
                <w:noProof/>
              </w:rPr>
              <w:t>Beltz et al., 2015</w:t>
            </w:r>
            <w:r>
              <w:fldChar w:fldCharType="end"/>
            </w:r>
          </w:p>
        </w:tc>
      </w:tr>
      <w:tr w:rsidR="00F00C67" w14:paraId="11AA8C0B" w14:textId="77777777" w:rsidTr="0025392C">
        <w:tc>
          <w:tcPr>
            <w:tcW w:w="3284" w:type="dxa"/>
          </w:tcPr>
          <w:p w14:paraId="6FD37629" w14:textId="1A5D1E3D" w:rsidR="00F00C67" w:rsidRDefault="00F00C67">
            <w:r>
              <w:t>Sex Education</w:t>
            </w:r>
          </w:p>
          <w:p w14:paraId="149996F8" w14:textId="77777777" w:rsidR="006A4409" w:rsidRDefault="00B72432" w:rsidP="00B72432">
            <w:pPr>
              <w:pStyle w:val="ListParagraph"/>
              <w:numPr>
                <w:ilvl w:val="0"/>
                <w:numId w:val="14"/>
              </w:numPr>
            </w:pPr>
            <w:r>
              <w:t>“Comprehensive”</w:t>
            </w:r>
          </w:p>
          <w:p w14:paraId="0FC63C74" w14:textId="77777777" w:rsidR="00B72432" w:rsidRDefault="00B72432" w:rsidP="00B72432">
            <w:pPr>
              <w:pStyle w:val="ListParagraph"/>
              <w:numPr>
                <w:ilvl w:val="0"/>
                <w:numId w:val="14"/>
              </w:numPr>
            </w:pPr>
            <w:r>
              <w:t>Communicate aim to reduce pregnancy risk</w:t>
            </w:r>
          </w:p>
          <w:p w14:paraId="0651E509" w14:textId="77777777" w:rsidR="006E26EB" w:rsidRDefault="006E26EB" w:rsidP="00B72432">
            <w:pPr>
              <w:pStyle w:val="ListParagraph"/>
              <w:numPr>
                <w:ilvl w:val="0"/>
                <w:numId w:val="14"/>
              </w:numPr>
            </w:pPr>
            <w:r>
              <w:t>Normalise risk avoidance behaviour</w:t>
            </w:r>
          </w:p>
          <w:p w14:paraId="19638828" w14:textId="0B212239" w:rsidR="00280004" w:rsidRDefault="00280004" w:rsidP="00B72432">
            <w:pPr>
              <w:pStyle w:val="ListParagraph"/>
              <w:numPr>
                <w:ilvl w:val="0"/>
                <w:numId w:val="14"/>
              </w:numPr>
            </w:pPr>
            <w:r>
              <w:t>Including skills to refuse sexual activity</w:t>
            </w:r>
          </w:p>
        </w:tc>
        <w:tc>
          <w:tcPr>
            <w:tcW w:w="3285" w:type="dxa"/>
          </w:tcPr>
          <w:p w14:paraId="1A6B1BA8" w14:textId="752211CD" w:rsidR="00F00C67" w:rsidRDefault="00F00C67" w:rsidP="00AE63C7">
            <w:r>
              <w:t>School</w:t>
            </w:r>
          </w:p>
        </w:tc>
        <w:tc>
          <w:tcPr>
            <w:tcW w:w="3285" w:type="dxa"/>
          </w:tcPr>
          <w:p w14:paraId="1A10CD8E" w14:textId="042D51BD" w:rsidR="00F00C67" w:rsidRDefault="006A4409" w:rsidP="008502C8">
            <w:r>
              <w:fldChar w:fldCharType="begin">
                <w:fldData xml:space="preserve">PEVuZE5vdGU+PENpdGU+PEF1dGhvcj5CZWx0ejwvQXV0aG9yPjxZZWFyPjIwMTU8L1llYXI+PFJl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</w:fldData>
              </w:fldChar>
            </w:r>
            <w:r w:rsidR="008502C8">
              <w:instrText xml:space="preserve"> ADDIN EN.CITE </w:instrText>
            </w:r>
            <w:r w:rsidR="008502C8">
              <w:fldChar w:fldCharType="begin">
                <w:fldData xml:space="preserve">PEVuZE5vdGU+PENpdGU+PEF1dGhvcj5CZWx0ejwvQXV0aG9yPjxZZWFyPjIwMTU8L1llYXI+PFJl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</w:fldData>
              </w:fldChar>
            </w:r>
            <w:r w:rsidR="008502C8">
              <w:instrText xml:space="preserve"> ADDIN EN.CITE.DATA </w:instrText>
            </w:r>
            <w:r w:rsidR="008502C8">
              <w:fldChar w:fldCharType="end"/>
            </w:r>
            <w:r>
              <w:fldChar w:fldCharType="separate"/>
            </w:r>
            <w:r w:rsidR="008502C8">
              <w:rPr>
                <w:noProof/>
              </w:rPr>
              <w:t>Beltz et al., 2015, Chin et al., 2012</w:t>
            </w:r>
            <w:r>
              <w:fldChar w:fldCharType="end"/>
            </w:r>
          </w:p>
        </w:tc>
      </w:tr>
      <w:tr w:rsidR="008502C8" w14:paraId="42F4D0DA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68DD4E0A" w14:textId="77777777" w:rsidR="008502C8" w:rsidRDefault="008502C8">
            <w:r>
              <w:t>Sex Education with STI focus</w:t>
            </w:r>
          </w:p>
          <w:p w14:paraId="31B53E4B" w14:textId="0D289968" w:rsidR="008502C8" w:rsidRDefault="008502C8" w:rsidP="008502C8">
            <w:pPr>
              <w:pStyle w:val="ListParagraph"/>
              <w:numPr>
                <w:ilvl w:val="0"/>
                <w:numId w:val="21"/>
              </w:numPr>
            </w:pPr>
            <w:r>
              <w:t>Distinct from above?</w:t>
            </w:r>
          </w:p>
        </w:tc>
        <w:tc>
          <w:tcPr>
            <w:tcW w:w="3285" w:type="dxa"/>
          </w:tcPr>
          <w:p w14:paraId="11239EA9" w14:textId="77777777" w:rsidR="008502C8" w:rsidRDefault="008502C8" w:rsidP="00AE63C7">
            <w:r>
              <w:t>School/Clinic</w:t>
            </w:r>
          </w:p>
        </w:tc>
        <w:tc>
          <w:tcPr>
            <w:tcW w:w="3285" w:type="dxa"/>
          </w:tcPr>
          <w:p w14:paraId="1E8A83F3" w14:textId="77777777" w:rsidR="008502C8" w:rsidRDefault="008502C8" w:rsidP="00766BDA">
            <w:r>
              <w:fldChar w:fldCharType="begin">
                <w:fldData xml:space="preserve">PEVuZE5vdGU+PENpdGU+PEF1dGhvcj5LaXJieTwvQXV0aG9yPjxZZWFyPjIwMDM8L1llYXI+PFJl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XJieTwvQXV0aG9yPjxZZWFyPjIwMDM8L1llYXI+PFJl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Kirby, 2003, Cardoza et al., 2012, Chin et al., 2012</w:t>
            </w:r>
            <w:r>
              <w:fldChar w:fldCharType="end"/>
            </w:r>
          </w:p>
        </w:tc>
      </w:tr>
      <w:tr w:rsidR="008502C8" w14:paraId="1F046191" w14:textId="77777777" w:rsidTr="0025392C">
        <w:tc>
          <w:tcPr>
            <w:tcW w:w="3284" w:type="dxa"/>
          </w:tcPr>
          <w:p w14:paraId="28AB976A" w14:textId="77777777" w:rsidR="008502C8" w:rsidRDefault="008502C8">
            <w:r>
              <w:t>Contraception distribution</w:t>
            </w:r>
          </w:p>
          <w:p w14:paraId="7AF8F700" w14:textId="50CD214E" w:rsidR="008502C8" w:rsidRDefault="008502C8" w:rsidP="008502C8">
            <w:pPr>
              <w:pStyle w:val="ListParagraph"/>
              <w:numPr>
                <w:ilvl w:val="0"/>
                <w:numId w:val="20"/>
              </w:numPr>
            </w:pPr>
            <w:r>
              <w:t>Without prescription or screening</w:t>
            </w:r>
          </w:p>
        </w:tc>
        <w:tc>
          <w:tcPr>
            <w:tcW w:w="3285" w:type="dxa"/>
          </w:tcPr>
          <w:p w14:paraId="018DB5DE" w14:textId="77777777" w:rsidR="008502C8" w:rsidRDefault="008502C8" w:rsidP="00AE63C7">
            <w:r>
              <w:t>School</w:t>
            </w:r>
          </w:p>
          <w:p w14:paraId="2C4C727E" w14:textId="77777777" w:rsidR="008502C8" w:rsidRDefault="008502C8" w:rsidP="00AE63C7">
            <w:r>
              <w:t>Clinic</w:t>
            </w:r>
          </w:p>
          <w:p w14:paraId="3C28ACD1" w14:textId="2CBA7DE4" w:rsidR="008502C8" w:rsidRDefault="008502C8" w:rsidP="00AE63C7">
            <w:r>
              <w:t>Community</w:t>
            </w:r>
          </w:p>
        </w:tc>
        <w:tc>
          <w:tcPr>
            <w:tcW w:w="3285" w:type="dxa"/>
          </w:tcPr>
          <w:p w14:paraId="7F7AA477" w14:textId="4CAD7265" w:rsidR="008502C8" w:rsidRDefault="008502C8" w:rsidP="008502C8">
            <w:r>
              <w:fldChar w:fldCharType="begin"/>
            </w:r>
            <w:r>
              <w:instrText xml:space="preserve"> ADDIN EN.CITE &lt;EndNote&gt;&lt;Cite&gt;&lt;Author&gt;Cardoza&lt;/Author&gt;&lt;Year&gt;2012&lt;/Year&gt;&lt;RecNum&gt;3452&lt;/RecNum&gt;&lt;DisplayText&gt;Cardoza et al., 2012&lt;/DisplayText&gt;&lt;record&gt;&lt;rec-number&gt;3452&lt;/rec-number&gt;&lt;foreign-keys&gt;&lt;key app="EN" db-id="rrxa5fwxats5z9evw9p5vet69atde9rfazs9" timestamp="1530012561"&gt;3452&lt;/key&gt;&lt;/foreign-keys&gt;&lt;ref-type name="Journal Article"&gt;17&lt;/ref-type&gt;&lt;contributors&gt;&lt;authors&gt;&lt;author&gt;Cardoza, V. J.&lt;/author&gt;&lt;author&gt;Documét, P. I.&lt;/author&gt;&lt;author&gt;Fryer, C. S.&lt;/author&gt;&lt;author&gt;Gold, M. A.&lt;/author&gt;&lt;author&gt;Butler, J.&lt;/author&gt;&lt;/authors&gt;&lt;/contributors&gt;&lt;titles&gt;&lt;title&gt;Sexual Health Behavior Interventions for U.S. Latino Adolescents: A Systematic Review of the Literature&lt;/title&gt;&lt;secondary-title&gt;Journal of Pediatric and Adolescent Gynecology&lt;/secondary-title&gt;&lt;/titles&gt;&lt;periodical&gt;&lt;full-title&gt;Journal of Pediatric and Adolescent Gynecology&lt;/full-title&gt;&lt;/periodical&gt;&lt;pages&gt;136-149&lt;/pages&gt;&lt;volume&gt;25&lt;/volume&gt;&lt;number&gt;2&lt;/number&gt;&lt;dates&gt;&lt;year&gt;2012&lt;/year&gt;&lt;/dates&gt;&lt;work-type&gt;Article&lt;/work-type&gt;&lt;urls&gt;&lt;related-urls&gt;&lt;url&gt;https://www.scopus.com/inward/record.uri?eid=2-s2.0-84858279117&amp;amp;doi=10.1016%2fj.jpag.2011.09.011&amp;amp;partnerID=40&amp;amp;md5=c821572fb84538482d79c0a672e4eee7&lt;/url&gt;&lt;url&gt;https://ac.els-cdn.com/S1083318811003834/1-s2.0-S1083318811003834-main.pdf?_tid=9e397c2e-f4df-4c2e-80e0-9ea222fab43a&amp;amp;acdnat=1529919946_52c5a404df90b2750f1dc70318d01753&lt;/url&gt;&lt;/related-urls&gt;&lt;/urls&gt;&lt;electronic-resource-num&gt;10.1016/j.jpag.2011.09.011&lt;/electronic-resource-num&gt;&lt;remote-database-name&gt;Scopus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rdoza et al., 2012</w:t>
            </w:r>
            <w:r>
              <w:fldChar w:fldCharType="end"/>
            </w:r>
          </w:p>
        </w:tc>
      </w:tr>
      <w:tr w:rsidR="00AE63C7" w14:paraId="73B9C1D1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3A6979DB" w14:textId="116AD72E" w:rsidR="00766BDA" w:rsidRDefault="00766BDA">
            <w:r>
              <w:t>Abstinence-only</w:t>
            </w:r>
          </w:p>
          <w:p w14:paraId="4ACDAEB1" w14:textId="5603D342" w:rsidR="00766BDA" w:rsidRDefault="00766BDA" w:rsidP="00766BDA">
            <w:pPr>
              <w:pStyle w:val="ListParagraph"/>
              <w:numPr>
                <w:ilvl w:val="0"/>
                <w:numId w:val="17"/>
              </w:numPr>
            </w:pPr>
            <w:r>
              <w:t>Contraceptive methods spoken of solely as comparison</w:t>
            </w:r>
          </w:p>
          <w:p w14:paraId="6BCC6603" w14:textId="5CD89CF2" w:rsidR="00766BDA" w:rsidRDefault="00766BDA" w:rsidP="00766BDA">
            <w:pPr>
              <w:pStyle w:val="ListParagraph"/>
              <w:numPr>
                <w:ilvl w:val="0"/>
                <w:numId w:val="17"/>
              </w:numPr>
            </w:pPr>
            <w:r>
              <w:t>Goal of abstinence outside marriage</w:t>
            </w:r>
          </w:p>
          <w:p w14:paraId="26E17879" w14:textId="7D09D0F1" w:rsidR="00766BDA" w:rsidRDefault="00766BDA">
            <w:commentRangeStart w:id="1"/>
            <w:r>
              <w:t>Abstinence-based</w:t>
            </w:r>
          </w:p>
          <w:p w14:paraId="7CA1B65E" w14:textId="32211B16" w:rsidR="00766BDA" w:rsidRDefault="00766BDA" w:rsidP="00766BDA">
            <w:pPr>
              <w:pStyle w:val="ListParagraph"/>
              <w:numPr>
                <w:ilvl w:val="0"/>
                <w:numId w:val="18"/>
              </w:numPr>
            </w:pPr>
            <w:r>
              <w:t>Abstinence presented as superior strategy, alongside presenting other methods as positive</w:t>
            </w:r>
          </w:p>
          <w:p w14:paraId="435C3041" w14:textId="77777777" w:rsidR="00766BDA" w:rsidRDefault="00766BDA" w:rsidP="00766BDA">
            <w:r>
              <w:t>Abstinence-</w:t>
            </w:r>
            <w:r w:rsidR="00187D52">
              <w:t>plus</w:t>
            </w:r>
          </w:p>
          <w:p w14:paraId="26834ECA" w14:textId="2FFEE63A" w:rsidR="00AE63C7" w:rsidRDefault="00766BDA" w:rsidP="00766BDA">
            <w:pPr>
              <w:pStyle w:val="ListParagraph"/>
              <w:numPr>
                <w:ilvl w:val="0"/>
                <w:numId w:val="18"/>
              </w:numPr>
            </w:pPr>
            <w:r>
              <w:t>Abstinence included, without presenting as superior</w:t>
            </w:r>
            <w:commentRangeEnd w:id="1"/>
            <w:r>
              <w:rPr>
                <w:rStyle w:val="CommentReference"/>
              </w:rPr>
              <w:commentReference w:id="1"/>
            </w:r>
          </w:p>
        </w:tc>
        <w:tc>
          <w:tcPr>
            <w:tcW w:w="3285" w:type="dxa"/>
          </w:tcPr>
          <w:p w14:paraId="16725C6C" w14:textId="3B6A8CFE" w:rsidR="00AE63C7" w:rsidRDefault="00B72432" w:rsidP="00AE63C7">
            <w:r>
              <w:t>School</w:t>
            </w:r>
          </w:p>
        </w:tc>
        <w:tc>
          <w:tcPr>
            <w:tcW w:w="3285" w:type="dxa"/>
          </w:tcPr>
          <w:p w14:paraId="3C506830" w14:textId="324C09F0" w:rsidR="00AE63C7" w:rsidRDefault="00B72432" w:rsidP="00766BDA">
            <w:r>
              <w:fldChar w:fldCharType="begin">
                <w:fldData xml:space="preserve">PEVuZE5vdGU+PENpdGU+PEF1dGhvcj5CZWx0ejwvQXV0aG9yPjxZZWFyPjIwMTU8L1llYXI+PFJl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</w:fldData>
              </w:fldChar>
            </w:r>
            <w:r w:rsidR="00766BDA">
              <w:instrText xml:space="preserve"> ADDIN EN.CITE </w:instrText>
            </w:r>
            <w:r w:rsidR="00766BDA">
              <w:fldChar w:fldCharType="begin">
                <w:fldData xml:space="preserve">PEVuZE5vdGU+PENpdGU+PEF1dGhvcj5CZWx0ejwvQXV0aG9yPjxZZWFyPjIwMTU8L1llYXI+PFJl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</w:fldData>
              </w:fldChar>
            </w:r>
            <w:r w:rsidR="00766BDA">
              <w:instrText xml:space="preserve"> ADDIN EN.CITE.DATA </w:instrText>
            </w:r>
            <w:r w:rsidR="00766BDA">
              <w:fldChar w:fldCharType="end"/>
            </w:r>
            <w:r>
              <w:fldChar w:fldCharType="separate"/>
            </w:r>
            <w:r w:rsidR="00766BDA">
              <w:rPr>
                <w:noProof/>
              </w:rPr>
              <w:t>Beltz et al., 2015, Bennett and Assefi, 2005, Chin et al., 2012</w:t>
            </w:r>
            <w:r>
              <w:fldChar w:fldCharType="end"/>
            </w:r>
          </w:p>
        </w:tc>
      </w:tr>
      <w:tr w:rsidR="00B72432" w14:paraId="49CBD3D4" w14:textId="77777777" w:rsidTr="0025392C">
        <w:tc>
          <w:tcPr>
            <w:tcW w:w="3284" w:type="dxa"/>
          </w:tcPr>
          <w:p w14:paraId="13ACC56C" w14:textId="7A3F3EC5" w:rsidR="00B72432" w:rsidRDefault="00B72432">
            <w:r>
              <w:t>Welfare support</w:t>
            </w:r>
          </w:p>
        </w:tc>
        <w:tc>
          <w:tcPr>
            <w:tcW w:w="3285" w:type="dxa"/>
          </w:tcPr>
          <w:p w14:paraId="661E88EA" w14:textId="7855E351" w:rsidR="00B72432" w:rsidRDefault="00B72432" w:rsidP="00AE63C7">
            <w:r>
              <w:t>Support services</w:t>
            </w:r>
          </w:p>
        </w:tc>
        <w:tc>
          <w:tcPr>
            <w:tcW w:w="3285" w:type="dxa"/>
          </w:tcPr>
          <w:p w14:paraId="3C775A31" w14:textId="24CD61F9" w:rsidR="00B72432" w:rsidRDefault="00B72432" w:rsidP="00B72432">
            <w:r>
              <w:fldChar w:fldCharType="begin">
                <w:fldData xml:space="preserve">PEVuZE5vdGU+PENpdGU+PEF1dGhvcj5CZWx0ejwvQXV0aG9yPjxZZWFyPjIwMTU8L1llYXI+PFJl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ZWx0ejwvQXV0aG9yPjxZZWFyPjIwMTU8L1llYXI+PFJl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Beltz et al., 2015</w:t>
            </w:r>
            <w:r>
              <w:fldChar w:fldCharType="end"/>
            </w:r>
          </w:p>
        </w:tc>
      </w:tr>
      <w:tr w:rsidR="001E06EB" w14:paraId="0B8C95C7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3358B549" w14:textId="77777777" w:rsidR="001E06EB" w:rsidRDefault="001E06EB">
            <w:r>
              <w:t>Peer-provider intervention</w:t>
            </w:r>
          </w:p>
          <w:p w14:paraId="017EC279" w14:textId="0AE56D86" w:rsidR="00F52188" w:rsidRDefault="00F52188" w:rsidP="00F52188">
            <w:pPr>
              <w:pStyle w:val="ListParagraph"/>
            </w:pPr>
            <w:r>
              <w:t>Champions</w:t>
            </w:r>
          </w:p>
          <w:p w14:paraId="3254797D" w14:textId="4C57D8E3" w:rsidR="00F52188" w:rsidRDefault="00F52188" w:rsidP="00F52188">
            <w:pPr>
              <w:pStyle w:val="ListParagraph"/>
            </w:pPr>
            <w:r>
              <w:t>Peer discussion groups</w:t>
            </w:r>
          </w:p>
        </w:tc>
        <w:tc>
          <w:tcPr>
            <w:tcW w:w="3285" w:type="dxa"/>
          </w:tcPr>
          <w:p w14:paraId="4028E225" w14:textId="77777777" w:rsidR="001E06EB" w:rsidRDefault="001E06EB" w:rsidP="00AE63C7">
            <w:r>
              <w:t>Social groupings?</w:t>
            </w:r>
          </w:p>
          <w:p w14:paraId="6DC58CA5" w14:textId="7E628269" w:rsidR="001E06EB" w:rsidRDefault="001E06EB" w:rsidP="00AE63C7">
            <w:r>
              <w:t>School?</w:t>
            </w:r>
          </w:p>
        </w:tc>
        <w:tc>
          <w:tcPr>
            <w:tcW w:w="3285" w:type="dxa"/>
          </w:tcPr>
          <w:p w14:paraId="4EB186C8" w14:textId="41E50626" w:rsidR="001E06EB" w:rsidRDefault="001E06EB" w:rsidP="001E06EB">
            <w:r>
              <w:fldChar w:fldCharType="begin"/>
            </w:r>
            <w:r>
              <w:instrText xml:space="preserve"> ADDIN EN.CITE &lt;EndNote&gt;&lt;Cite&gt;&lt;Author&gt;Brittain&lt;/Author&gt;&lt;Year&gt;2015&lt;/Year&gt;&lt;RecNum&gt;6342&lt;/RecNum&gt;&lt;DisplayText&gt;Brittain et al., 2015&lt;/DisplayText&gt;&lt;record&gt;&lt;rec-number&gt;6342&lt;/rec-number&gt;&lt;foreign-keys&gt;&lt;key app="EN" db-id="xw9w2ssd9trteie0tr35ww0i5wsrwea9txx9" timestamp="1528726313"&gt;6342&lt;/key&gt;&lt;/foreign-keys&gt;&lt;ref-type name="Journal Article"&gt;17&lt;/ref-type&gt;&lt;contributors&gt;&lt;authors&gt;&lt;author&gt;Brittain, A. W.&lt;/author&gt;&lt;author&gt;Williams, J. R.&lt;/author&gt;&lt;author&gt;Zapata, L. B.&lt;/author&gt;&lt;author&gt;Pazol, K.&lt;/author&gt;&lt;author&gt;Romero, L. M.&lt;/author&gt;&lt;author&gt;Weik, T. S.&lt;/author&gt;&lt;/authors&gt;&lt;/contributors&gt;&lt;titles&gt;&lt;title&gt;Youth-Friendly Family Planning Services for Young People: A Systematic Review&lt;/title&gt;&lt;secondary-title&gt;American Journal of Preventive Medicine&lt;/secondary-title&gt;&lt;/titles&gt;&lt;periodical&gt;&lt;full-title&gt;American Journal of Preventive Medicine&lt;/full-title&gt;&lt;abbr-1&gt;Am. J. Prev. Med.&lt;/abbr-1&gt;&lt;abbr-2&gt;Am J Prev Med&lt;/abbr-2&gt;&lt;/periodical&gt;&lt;pages&gt;S73-S84&lt;/pages&gt;&lt;volume&gt;49&lt;/volume&gt;&lt;number&gt;2&lt;/number&gt;&lt;dates&gt;&lt;year&gt;2015&lt;/year&gt;&lt;/dates&gt;&lt;work-type&gt;Article&lt;/work-type&gt;&lt;urls&gt;&lt;related-urls&gt;&lt;url&gt;https://www.scopus.com/inward/record.uri?eid=2-s2.0-84937458634&amp;amp;doi=10.1016%2fj.amepre.2015.03.019&amp;amp;partnerID=40&amp;amp;md5=aca166f2ddc82fca23dfa84c3992ebdf&lt;/url&gt;&lt;url&gt;https://ac.els-cdn.com/S0749379715001397/1-s2.0-S0749379715001397-main.pdf?_tid=0dce45b6-abc0-49a2-b901-8303c8b7290e&amp;amp;acdnat=1529919267_47a74e5555c330edc56d7d56c086a0cb&lt;/url&gt;&lt;/related-urls&gt;&lt;/urls&gt;&lt;electronic-resource-num&gt;10.1016/j.amepre.2015.03.019&lt;/electronic-resource-num&gt;&lt;remote-database-name&gt;Scopus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rittain et al., 2015</w:t>
            </w:r>
            <w:r>
              <w:fldChar w:fldCharType="end"/>
            </w:r>
          </w:p>
        </w:tc>
      </w:tr>
      <w:tr w:rsidR="00F52188" w14:paraId="5EF73380" w14:textId="77777777" w:rsidTr="0025392C">
        <w:tc>
          <w:tcPr>
            <w:tcW w:w="3284" w:type="dxa"/>
          </w:tcPr>
          <w:p w14:paraId="1906D1E8" w14:textId="77777777" w:rsidR="00F52188" w:rsidRDefault="00F52188">
            <w:r>
              <w:lastRenderedPageBreak/>
              <w:t>Sexual health clinic</w:t>
            </w:r>
          </w:p>
          <w:p w14:paraId="7AF5FFAF" w14:textId="77777777" w:rsidR="00F52188" w:rsidRDefault="00F52188" w:rsidP="00F52188">
            <w:pPr>
              <w:pStyle w:val="ListParagraph"/>
            </w:pPr>
            <w:r>
              <w:t>Advice, contraception, testing</w:t>
            </w:r>
          </w:p>
          <w:p w14:paraId="64193948" w14:textId="77777777" w:rsidR="00F52188" w:rsidRDefault="00F52188" w:rsidP="00F52188">
            <w:pPr>
              <w:pStyle w:val="ListParagraph"/>
            </w:pPr>
            <w:r>
              <w:t>Accessibility</w:t>
            </w:r>
          </w:p>
          <w:p w14:paraId="56788B5D" w14:textId="77777777" w:rsidR="00F52188" w:rsidRDefault="00F52188" w:rsidP="00F52188">
            <w:pPr>
              <w:pStyle w:val="ListParagraph"/>
            </w:pPr>
            <w:r>
              <w:t>Affordability</w:t>
            </w:r>
          </w:p>
          <w:p w14:paraId="3EF52E23" w14:textId="61438BB5" w:rsidR="00F52188" w:rsidRDefault="00F52188" w:rsidP="00F52188">
            <w:pPr>
              <w:pStyle w:val="ListParagraph"/>
            </w:pPr>
            <w:r>
              <w:t>Confidentiality</w:t>
            </w:r>
          </w:p>
          <w:p w14:paraId="06880013" w14:textId="77777777" w:rsidR="00F52188" w:rsidRDefault="00F52188" w:rsidP="00F52188">
            <w:pPr>
              <w:pStyle w:val="ListParagraph"/>
            </w:pPr>
            <w:r>
              <w:t>Parental involvement?</w:t>
            </w:r>
          </w:p>
          <w:p w14:paraId="7DC42547" w14:textId="3F5A3204" w:rsidR="00F52188" w:rsidRDefault="00F52188" w:rsidP="00F52188">
            <w:pPr>
              <w:pStyle w:val="ListParagraph"/>
            </w:pPr>
            <w:r>
              <w:t>Integration</w:t>
            </w:r>
          </w:p>
        </w:tc>
        <w:tc>
          <w:tcPr>
            <w:tcW w:w="3285" w:type="dxa"/>
          </w:tcPr>
          <w:p w14:paraId="68D71991" w14:textId="5C6495A1" w:rsidR="00F52188" w:rsidRDefault="00F52188" w:rsidP="00AE63C7">
            <w:r>
              <w:t>Clinic</w:t>
            </w:r>
          </w:p>
        </w:tc>
        <w:tc>
          <w:tcPr>
            <w:tcW w:w="3285" w:type="dxa"/>
          </w:tcPr>
          <w:p w14:paraId="1EFCAFF6" w14:textId="532CFF4E" w:rsidR="00F52188" w:rsidRDefault="00F52188" w:rsidP="00F52188">
            <w:r>
              <w:fldChar w:fldCharType="begin"/>
            </w:r>
            <w:r>
              <w:instrText xml:space="preserve"> ADDIN EN.CITE &lt;EndNote&gt;&lt;Cite&gt;&lt;Author&gt;Brittain&lt;/Author&gt;&lt;Year&gt;2015&lt;/Year&gt;&lt;RecNum&gt;6342&lt;/RecNum&gt;&lt;DisplayText&gt;Brittain et al., 2015&lt;/DisplayText&gt;&lt;record&gt;&lt;rec-number&gt;6342&lt;/rec-number&gt;&lt;foreign-keys&gt;&lt;key app="EN" db-id="xw9w2ssd9trteie0tr35ww0i5wsrwea9txx9" timestamp="1528726313"&gt;6342&lt;/key&gt;&lt;/foreign-keys&gt;&lt;ref-type name="Journal Article"&gt;17&lt;/ref-type&gt;&lt;contributors&gt;&lt;authors&gt;&lt;author&gt;Brittain, A. W.&lt;/author&gt;&lt;author&gt;Williams, J. R.&lt;/author&gt;&lt;author&gt;Zapata, L. B.&lt;/author&gt;&lt;author&gt;Pazol, K.&lt;/author&gt;&lt;author&gt;Romero, L. M.&lt;/author&gt;&lt;author&gt;Weik, T. S.&lt;/author&gt;&lt;/authors&gt;&lt;/contributors&gt;&lt;titles&gt;&lt;title&gt;Youth-Friendly Family Planning Services for Young People: A Systematic Review&lt;/title&gt;&lt;secondary-title&gt;American Journal of Preventive Medicine&lt;/secondary-title&gt;&lt;/titles&gt;&lt;periodical&gt;&lt;full-title&gt;American Journal of Preventive Medicine&lt;/full-title&gt;&lt;abbr-1&gt;Am. J. Prev. Med.&lt;/abbr-1&gt;&lt;abbr-2&gt;Am J Prev Med&lt;/abbr-2&gt;&lt;/periodical&gt;&lt;pages&gt;S73-S84&lt;/pages&gt;&lt;volume&gt;49&lt;/volume&gt;&lt;number&gt;2&lt;/number&gt;&lt;dates&gt;&lt;year&gt;2015&lt;/year&gt;&lt;/dates&gt;&lt;work-type&gt;Article&lt;/work-type&gt;&lt;urls&gt;&lt;related-urls&gt;&lt;url&gt;https://www.scopus.com/inward/record.uri?eid=2-s2.0-84937458634&amp;amp;doi=10.1016%2fj.amepre.2015.03.019&amp;amp;partnerID=40&amp;amp;md5=aca166f2ddc82fca23dfa84c3992ebdf&lt;/url&gt;&lt;url&gt;https://ac.els-cdn.com/S0749379715001397/1-s2.0-S0749379715001397-main.pdf?_tid=0dce45b6-abc0-49a2-b901-8303c8b7290e&amp;amp;acdnat=1529919267_47a74e5555c330edc56d7d56c086a0cb&lt;/url&gt;&lt;/related-urls&gt;&lt;/urls&gt;&lt;electronic-resource-num&gt;10.1016/j.amepre.2015.03.019&lt;/electronic-resource-num&gt;&lt;remote-database-name&gt;Scopus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rittain et al., 2015</w:t>
            </w:r>
            <w:r>
              <w:fldChar w:fldCharType="end"/>
            </w:r>
          </w:p>
        </w:tc>
      </w:tr>
      <w:tr w:rsidR="00F52188" w14:paraId="58C75A55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47373F1E" w14:textId="6EDB670A" w:rsidR="00F52188" w:rsidRDefault="00F52188">
            <w:r>
              <w:t>Greater focus on ‘youth friendly’ services</w:t>
            </w:r>
          </w:p>
        </w:tc>
        <w:tc>
          <w:tcPr>
            <w:tcW w:w="3285" w:type="dxa"/>
          </w:tcPr>
          <w:p w14:paraId="2D7D433B" w14:textId="363A7C2C" w:rsidR="00F52188" w:rsidRDefault="00F52188" w:rsidP="00AE63C7">
            <w:r>
              <w:t>Clinic, School, Community, Policy</w:t>
            </w:r>
          </w:p>
        </w:tc>
        <w:tc>
          <w:tcPr>
            <w:tcW w:w="3285" w:type="dxa"/>
          </w:tcPr>
          <w:p w14:paraId="39890666" w14:textId="185A8EA9" w:rsidR="00F52188" w:rsidRDefault="00F52188" w:rsidP="00F52188">
            <w:r>
              <w:fldChar w:fldCharType="begin"/>
            </w:r>
            <w:r>
              <w:instrText xml:space="preserve"> ADDIN EN.CITE &lt;EndNote&gt;&lt;Cite&gt;&lt;Author&gt;Brittain&lt;/Author&gt;&lt;Year&gt;2015&lt;/Year&gt;&lt;RecNum&gt;6342&lt;/RecNum&gt;&lt;DisplayText&gt;Brittain et al., 2015&lt;/DisplayText&gt;&lt;record&gt;&lt;rec-number&gt;6342&lt;/rec-number&gt;&lt;foreign-keys&gt;&lt;key app="EN" db-id="xw9w2ssd9trteie0tr35ww0i5wsrwea9txx9" timestamp="1528726313"&gt;6342&lt;/key&gt;&lt;/foreign-keys&gt;&lt;ref-type name="Journal Article"&gt;17&lt;/ref-type&gt;&lt;contributors&gt;&lt;authors&gt;&lt;author&gt;Brittain, A. W.&lt;/author&gt;&lt;author&gt;Williams, J. R.&lt;/author&gt;&lt;author&gt;Zapata, L. B.&lt;/author&gt;&lt;author&gt;Pazol, K.&lt;/author&gt;&lt;author&gt;Romero, L. M.&lt;/author&gt;&lt;author&gt;Weik, T. S.&lt;/author&gt;&lt;/authors&gt;&lt;/contributors&gt;&lt;titles&gt;&lt;title&gt;Youth-Friendly Family Planning Services for Young People: A Systematic Review&lt;/title&gt;&lt;secondary-title&gt;American Journal of Preventive Medicine&lt;/secondary-title&gt;&lt;/titles&gt;&lt;periodical&gt;&lt;full-title&gt;American Journal of Preventive Medicine&lt;/full-title&gt;&lt;abbr-1&gt;Am. J. Prev. Med.&lt;/abbr-1&gt;&lt;abbr-2&gt;Am J Prev Med&lt;/abbr-2&gt;&lt;/periodical&gt;&lt;pages&gt;S73-S84&lt;/pages&gt;&lt;volume&gt;49&lt;/volume&gt;&lt;number&gt;2&lt;/number&gt;&lt;dates&gt;&lt;year&gt;2015&lt;/year&gt;&lt;/dates&gt;&lt;work-type&gt;Article&lt;/work-type&gt;&lt;urls&gt;&lt;related-urls&gt;&lt;url&gt;https://www.scopus.com/inward/record.uri?eid=2-s2.0-84937458634&amp;amp;doi=10.1016%2fj.amepre.2015.03.019&amp;amp;partnerID=40&amp;amp;md5=aca166f2ddc82fca23dfa84c3992ebdf&lt;/url&gt;&lt;url&gt;https://ac.els-cdn.com/S0749379715001397/1-s2.0-S0749379715001397-main.pdf?_tid=0dce45b6-abc0-49a2-b901-8303c8b7290e&amp;amp;acdnat=1529919267_47a74e5555c330edc56d7d56c086a0cb&lt;/url&gt;&lt;/related-urls&gt;&lt;/urls&gt;&lt;electronic-resource-num&gt;10.1016/j.amepre.2015.03.019&lt;/electronic-resource-num&gt;&lt;remote-database-name&gt;Scopus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Brittain et al., 2015</w:t>
            </w:r>
            <w:r>
              <w:fldChar w:fldCharType="end"/>
            </w:r>
          </w:p>
        </w:tc>
      </w:tr>
      <w:tr w:rsidR="00183BFA" w14:paraId="6A97F047" w14:textId="77777777" w:rsidTr="0025392C">
        <w:tc>
          <w:tcPr>
            <w:tcW w:w="3284" w:type="dxa"/>
          </w:tcPr>
          <w:p w14:paraId="17CDCAA4" w14:textId="6D4D8715" w:rsidR="00183BFA" w:rsidRDefault="00AB4681">
            <w:r>
              <w:t>Community-based</w:t>
            </w:r>
          </w:p>
        </w:tc>
        <w:tc>
          <w:tcPr>
            <w:tcW w:w="3285" w:type="dxa"/>
          </w:tcPr>
          <w:p w14:paraId="4CE3B5CB" w14:textId="0BF150D6" w:rsidR="00183BFA" w:rsidRDefault="00AB4681" w:rsidP="00AE63C7">
            <w:r>
              <w:t>Community</w:t>
            </w:r>
          </w:p>
        </w:tc>
        <w:tc>
          <w:tcPr>
            <w:tcW w:w="3285" w:type="dxa"/>
          </w:tcPr>
          <w:p w14:paraId="56C1F9C5" w14:textId="5D76E2A8" w:rsidR="00183BFA" w:rsidRDefault="00AB4681" w:rsidP="00766BDA">
            <w:r>
              <w:fldChar w:fldCharType="begin">
                <w:fldData xml:space="preserve">PEVuZE5vdGU+PENpdGU+PEF1dGhvcj5DYXJkb3phPC9BdXRob3I+PFllYXI+MjAxMjwvWWVhcj48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==
</w:fldData>
              </w:fldChar>
            </w:r>
            <w:r w:rsidR="00766BDA">
              <w:instrText xml:space="preserve"> ADDIN EN.CITE </w:instrText>
            </w:r>
            <w:r w:rsidR="00766BDA">
              <w:fldChar w:fldCharType="begin">
                <w:fldData xml:space="preserve">PEVuZE5vdGU+PENpdGU+PEF1dGhvcj5DYXJkb3phPC9BdXRob3I+PFllYXI+MjAxMjwvWWVhcj48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==
</w:fldData>
              </w:fldChar>
            </w:r>
            <w:r w:rsidR="00766BDA">
              <w:instrText xml:space="preserve"> ADDIN EN.CITE.DATA </w:instrText>
            </w:r>
            <w:r w:rsidR="00766BDA">
              <w:fldChar w:fldCharType="end"/>
            </w:r>
            <w:r>
              <w:fldChar w:fldCharType="separate"/>
            </w:r>
            <w:r w:rsidR="00766BDA">
              <w:rPr>
                <w:noProof/>
              </w:rPr>
              <w:t>Cardoza et al., 2012, Chin et al., 2012</w:t>
            </w:r>
            <w:r>
              <w:fldChar w:fldCharType="end"/>
            </w:r>
          </w:p>
        </w:tc>
      </w:tr>
      <w:tr w:rsidR="006E26EB" w14:paraId="3909421E" w14:textId="77777777" w:rsidTr="0025392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3284" w:type="dxa"/>
          </w:tcPr>
          <w:p w14:paraId="085EBDA4" w14:textId="77777777" w:rsidR="006E26EB" w:rsidRDefault="006E26EB">
            <w:r>
              <w:t>Parent-focussed/family-focussed</w:t>
            </w:r>
          </w:p>
          <w:p w14:paraId="0216AFC4" w14:textId="02300D7F" w:rsidR="006E26EB" w:rsidRDefault="006E26EB" w:rsidP="006E26EB">
            <w:pPr>
              <w:pStyle w:val="ListParagraph"/>
              <w:numPr>
                <w:ilvl w:val="0"/>
                <w:numId w:val="16"/>
              </w:numPr>
            </w:pPr>
            <w:r>
              <w:t>Modifying parent/adolescent relationship</w:t>
            </w:r>
          </w:p>
        </w:tc>
        <w:tc>
          <w:tcPr>
            <w:tcW w:w="3285" w:type="dxa"/>
          </w:tcPr>
          <w:p w14:paraId="297ADA55" w14:textId="77777777" w:rsidR="006E26EB" w:rsidRDefault="006E26EB" w:rsidP="00AE63C7">
            <w:r>
              <w:t>Community</w:t>
            </w:r>
          </w:p>
          <w:p w14:paraId="3B61A3E2" w14:textId="1827E884" w:rsidR="006E26EB" w:rsidRDefault="006E26EB" w:rsidP="00AE63C7">
            <w:r>
              <w:t>Clinic</w:t>
            </w:r>
          </w:p>
        </w:tc>
        <w:tc>
          <w:tcPr>
            <w:tcW w:w="3285" w:type="dxa"/>
          </w:tcPr>
          <w:p w14:paraId="2BD8D8FE" w14:textId="77307FBD" w:rsidR="006E26EB" w:rsidRDefault="006E26EB" w:rsidP="006E26EB">
            <w:r>
              <w:fldChar w:fldCharType="begin"/>
            </w:r>
            <w:r>
              <w:instrText xml:space="preserve"> ADDIN EN.CITE &lt;EndNote&gt;&lt;Cite&gt;&lt;Author&gt;Cardoza&lt;/Author&gt;&lt;Year&gt;2012&lt;/Year&gt;&lt;RecNum&gt;3452&lt;/RecNum&gt;&lt;DisplayText&gt;Cardoza et al., 2012&lt;/DisplayText&gt;&lt;record&gt;&lt;rec-number&gt;3452&lt;/rec-number&gt;&lt;foreign-keys&gt;&lt;key app="EN" db-id="rrxa5fwxats5z9evw9p5vet69atde9rfazs9" timestamp="1530012561"&gt;3452&lt;/key&gt;&lt;/foreign-keys&gt;&lt;ref-type name="Journal Article"&gt;17&lt;/ref-type&gt;&lt;contributors&gt;&lt;authors&gt;&lt;author&gt;Cardoza, V. J.&lt;/author&gt;&lt;author&gt;Documét, P. I.&lt;/author&gt;&lt;author&gt;Fryer, C. S.&lt;/author&gt;&lt;author&gt;Gold, M. A.&lt;/author&gt;&lt;author&gt;Butler, J.&lt;/author&gt;&lt;/authors&gt;&lt;/contributors&gt;&lt;titles&gt;&lt;title&gt;Sexual Health Behavior Interventions for U.S. Latino Adolescents: A Systematic Review of the Literature&lt;/title&gt;&lt;secondary-title&gt;Journal of Pediatric and Adolescent Gynecology&lt;/secondary-title&gt;&lt;/titles&gt;&lt;periodical&gt;&lt;full-title&gt;Journal of Pediatric and Adolescent Gynecology&lt;/full-title&gt;&lt;/periodical&gt;&lt;pages&gt;136-149&lt;/pages&gt;&lt;volume&gt;25&lt;/volume&gt;&lt;number&gt;2&lt;/number&gt;&lt;dates&gt;&lt;year&gt;2012&lt;/year&gt;&lt;/dates&gt;&lt;work-type&gt;Article&lt;/work-type&gt;&lt;urls&gt;&lt;related-urls&gt;&lt;url&gt;https://www.scopus.com/inward/record.uri?eid=2-s2.0-84858279117&amp;amp;doi=10.1016%2fj.jpag.2011.09.011&amp;amp;partnerID=40&amp;amp;md5=c821572fb84538482d79c0a672e4eee7&lt;/url&gt;&lt;url&gt;https://ac.els-cdn.com/S1083318811003834/1-s2.0-S1083318811003834-main.pdf?_tid=9e397c2e-f4df-4c2e-80e0-9ea222fab43a&amp;amp;acdnat=1529919946_52c5a404df90b2750f1dc70318d01753&lt;/url&gt;&lt;/related-urls&gt;&lt;/urls&gt;&lt;electronic-resource-num&gt;10.1016/j.jpag.2011.09.011&lt;/electronic-resource-num&gt;&lt;remote-database-name&gt;Scopus&lt;/remote-database-nam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Cardoza et al., 2012</w:t>
            </w:r>
            <w:r>
              <w:fldChar w:fldCharType="end"/>
            </w:r>
          </w:p>
        </w:tc>
      </w:tr>
    </w:tbl>
    <w:p w14:paraId="384D5A99" w14:textId="77777777" w:rsidR="0025392C" w:rsidRDefault="0025392C"/>
    <w:p w14:paraId="0A997A2D" w14:textId="77777777" w:rsidR="0025392C" w:rsidRDefault="0025392C"/>
    <w:p w14:paraId="11D379A4" w14:textId="77777777" w:rsidR="008502C8" w:rsidRPr="008502C8" w:rsidRDefault="0025392C" w:rsidP="008502C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502C8" w:rsidRPr="008502C8">
        <w:t xml:space="preserve">Barham, L., Lewis, D. &amp; Latimer, N. 2007. One to one interventions to reduce sexually transmitted infections and under the age of 18 conceptions: A systematic review of the economic evaluations. </w:t>
      </w:r>
      <w:r w:rsidR="008502C8" w:rsidRPr="008502C8">
        <w:rPr>
          <w:i/>
        </w:rPr>
        <w:t>Sexually Transmitted Infections,</w:t>
      </w:r>
      <w:r w:rsidR="008502C8" w:rsidRPr="008502C8">
        <w:t xml:space="preserve"> 83</w:t>
      </w:r>
      <w:r w:rsidR="008502C8" w:rsidRPr="008502C8">
        <w:rPr>
          <w:b/>
        </w:rPr>
        <w:t>,</w:t>
      </w:r>
      <w:r w:rsidR="008502C8" w:rsidRPr="008502C8">
        <w:t xml:space="preserve"> 441-447.</w:t>
      </w:r>
    </w:p>
    <w:p w14:paraId="56DA1207" w14:textId="77777777" w:rsidR="008502C8" w:rsidRPr="008502C8" w:rsidRDefault="008502C8" w:rsidP="008502C8">
      <w:pPr>
        <w:pStyle w:val="EndNoteBibliography"/>
        <w:spacing w:after="0"/>
        <w:ind w:left="720" w:hanging="720"/>
      </w:pPr>
      <w:r w:rsidRPr="008502C8">
        <w:t xml:space="preserve">Beltz, M. A., Sacks, V. H., Moore, K. A. &amp; Terzian, M. 2015. State policy and teen childbearing: A review of research studies. </w:t>
      </w:r>
      <w:r w:rsidRPr="008502C8">
        <w:rPr>
          <w:i/>
        </w:rPr>
        <w:t>Journal of Adolescent Health,</w:t>
      </w:r>
      <w:r w:rsidRPr="008502C8">
        <w:t xml:space="preserve"> Part S. 56</w:t>
      </w:r>
      <w:r w:rsidRPr="008502C8">
        <w:rPr>
          <w:b/>
        </w:rPr>
        <w:t>,</w:t>
      </w:r>
      <w:r w:rsidRPr="008502C8">
        <w:t xml:space="preserve"> 130-138.</w:t>
      </w:r>
    </w:p>
    <w:p w14:paraId="2F8016FF" w14:textId="77777777" w:rsidR="008502C8" w:rsidRPr="008502C8" w:rsidRDefault="008502C8" w:rsidP="008502C8">
      <w:pPr>
        <w:pStyle w:val="EndNoteBibliography"/>
        <w:spacing w:after="0"/>
        <w:ind w:left="720" w:hanging="720"/>
      </w:pPr>
      <w:r w:rsidRPr="008502C8">
        <w:t xml:space="preserve">Bennett, S. E. &amp; Assefi, N. P. 2005. School-based teenage pregnancy prevention programs: A systematic review of randomized controlled trials. </w:t>
      </w:r>
      <w:r w:rsidRPr="008502C8">
        <w:rPr>
          <w:i/>
        </w:rPr>
        <w:t>Journal of Adolescent Health,</w:t>
      </w:r>
      <w:r w:rsidRPr="008502C8">
        <w:t xml:space="preserve"> 36</w:t>
      </w:r>
      <w:r w:rsidRPr="008502C8">
        <w:rPr>
          <w:b/>
        </w:rPr>
        <w:t>,</w:t>
      </w:r>
      <w:r w:rsidRPr="008502C8">
        <w:t xml:space="preserve"> 72-81.</w:t>
      </w:r>
    </w:p>
    <w:p w14:paraId="1A7DD779" w14:textId="77777777" w:rsidR="008502C8" w:rsidRPr="008502C8" w:rsidRDefault="008502C8" w:rsidP="008502C8">
      <w:pPr>
        <w:pStyle w:val="EndNoteBibliography"/>
        <w:spacing w:after="0"/>
        <w:ind w:left="720" w:hanging="720"/>
      </w:pPr>
      <w:r w:rsidRPr="008502C8">
        <w:t xml:space="preserve">Brittain, A. W., Williams, J. R., Zapata, L. B., Pazol, K., Romero, L. M. &amp; Weik, T. S. 2015. Youth-Friendly Family Planning Services for Young People: A Systematic Review. </w:t>
      </w:r>
      <w:r w:rsidRPr="008502C8">
        <w:rPr>
          <w:i/>
        </w:rPr>
        <w:t>American Journal of Preventive Medicine,</w:t>
      </w:r>
      <w:r w:rsidRPr="008502C8">
        <w:t xml:space="preserve"> 49</w:t>
      </w:r>
      <w:r w:rsidRPr="008502C8">
        <w:rPr>
          <w:b/>
        </w:rPr>
        <w:t>,</w:t>
      </w:r>
      <w:r w:rsidRPr="008502C8">
        <w:t xml:space="preserve"> S73-S84.</w:t>
      </w:r>
    </w:p>
    <w:p w14:paraId="3755000B" w14:textId="77777777" w:rsidR="008502C8" w:rsidRPr="008502C8" w:rsidRDefault="008502C8" w:rsidP="008502C8">
      <w:pPr>
        <w:pStyle w:val="EndNoteBibliography"/>
        <w:spacing w:after="0"/>
        <w:ind w:left="720" w:hanging="720"/>
      </w:pPr>
      <w:r w:rsidRPr="008502C8">
        <w:t xml:space="preserve">Cardoza, V. J., Documét, P. I., Fryer, C. S., Gold, M. A. &amp; Butler, J. 2012. Sexual Health Behavior Interventions for U.S. Latino Adolescents: A Systematic Review of the Literature. </w:t>
      </w:r>
      <w:r w:rsidRPr="008502C8">
        <w:rPr>
          <w:i/>
        </w:rPr>
        <w:t>Journal of Pediatric and Adolescent Gynecology,</w:t>
      </w:r>
      <w:r w:rsidRPr="008502C8">
        <w:t xml:space="preserve"> 25</w:t>
      </w:r>
      <w:r w:rsidRPr="008502C8">
        <w:rPr>
          <w:b/>
        </w:rPr>
        <w:t>,</w:t>
      </w:r>
      <w:r w:rsidRPr="008502C8">
        <w:t xml:space="preserve"> 136-149.</w:t>
      </w:r>
    </w:p>
    <w:p w14:paraId="0B51747B" w14:textId="77777777" w:rsidR="008502C8" w:rsidRPr="008502C8" w:rsidRDefault="008502C8" w:rsidP="008502C8">
      <w:pPr>
        <w:pStyle w:val="EndNoteBibliography"/>
        <w:spacing w:after="0"/>
        <w:ind w:left="720" w:hanging="720"/>
      </w:pPr>
      <w:r w:rsidRPr="008502C8">
        <w:t xml:space="preserve">Chin, H. B., Sipe, T. A., Elder, R., Mercer, S. L., Chattopadhyay, S. K., Jacob, V., Wethington, H. R., Kirby, D., Elliston, D. B., Griffith, M., Chuke, S. O., Briss, S. C., Ericksen, I., Galbraith, J. S., Herbst, J. H., Johnson, R. L., Kraft, J. M., Noar, S. M., Romero, L. M. &amp; Santelli, J. 2012. The effectiveness of group-based comprehensive risk-reduction and abstinence education interventions to prevent or reduce the risk of adolescent pregnancy, human immunodeficiency virus, and sexually transmitted infections: Two systematic reviews for the guide to community preventive services. </w:t>
      </w:r>
      <w:r w:rsidRPr="008502C8">
        <w:rPr>
          <w:i/>
        </w:rPr>
        <w:t>American Journal of Preventive Medicine,</w:t>
      </w:r>
      <w:r w:rsidRPr="008502C8">
        <w:t xml:space="preserve"> 42</w:t>
      </w:r>
      <w:r w:rsidRPr="008502C8">
        <w:rPr>
          <w:b/>
        </w:rPr>
        <w:t>,</w:t>
      </w:r>
      <w:r w:rsidRPr="008502C8">
        <w:t xml:space="preserve"> 272-294.</w:t>
      </w:r>
    </w:p>
    <w:p w14:paraId="48E4A6EF" w14:textId="77777777" w:rsidR="008502C8" w:rsidRPr="008502C8" w:rsidRDefault="008502C8" w:rsidP="008502C8">
      <w:pPr>
        <w:pStyle w:val="EndNoteBibliography"/>
        <w:ind w:left="720" w:hanging="720"/>
      </w:pPr>
      <w:r w:rsidRPr="008502C8">
        <w:t xml:space="preserve">Kirby, D. 2003. Commentary on: Primary prevention programmes are not effective in preventing adolescent pregnancies - Meta-analysis. </w:t>
      </w:r>
      <w:r w:rsidRPr="008502C8">
        <w:rPr>
          <w:i/>
        </w:rPr>
        <w:t>Evidence-based Obstetrics and Gynecology,</w:t>
      </w:r>
      <w:r w:rsidRPr="008502C8">
        <w:t xml:space="preserve"> 5</w:t>
      </w:r>
      <w:r w:rsidRPr="008502C8">
        <w:rPr>
          <w:b/>
        </w:rPr>
        <w:t>,</w:t>
      </w:r>
      <w:r w:rsidRPr="008502C8">
        <w:t xml:space="preserve"> 15.</w:t>
      </w:r>
    </w:p>
    <w:p w14:paraId="37081CBD" w14:textId="7D42A702" w:rsidR="00F67B48" w:rsidRDefault="0025392C" w:rsidP="008502C8">
      <w:r>
        <w:fldChar w:fldCharType="end"/>
      </w:r>
    </w:p>
    <w:sectPr w:rsidR="00F67B48" w:rsidSect="00E37D7F">
      <w:pgSz w:w="11906" w:h="16838"/>
      <w:pgMar w:top="1021" w:right="1021" w:bottom="1021" w:left="1021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Andrew Baxter" w:date="2018-10-05T11:54:00Z" w:initials="AB">
    <w:p w14:paraId="1A75B697" w14:textId="6DD9DB0B" w:rsidR="00766BDA" w:rsidRDefault="00766BDA">
      <w:pPr>
        <w:pStyle w:val="CommentText"/>
      </w:pPr>
      <w:r>
        <w:rPr>
          <w:rStyle w:val="CommentReference"/>
        </w:rPr>
        <w:annotationRef/>
      </w:r>
      <w:r>
        <w:t>Check this terminology for consistency across literatur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A75B697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Yu Mincho">
    <w:altName w:val="MS PMincho"/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ŸàƒSƒVƒbƒN Light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223592"/>
    <w:multiLevelType w:val="multilevel"/>
    <w:tmpl w:val="360A9FD0"/>
    <w:lvl w:ilvl="0">
      <w:start w:val="1"/>
      <w:numFmt w:val="decimal"/>
      <w:lvlText w:val="Chapter %1"/>
      <w:lvlJc w:val="left"/>
      <w:pPr>
        <w:ind w:left="454" w:hanging="454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none"/>
      <w:pStyle w:val="Title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upperLetter"/>
      <w:pStyle w:val="Appendix"/>
      <w:lvlText w:val="Appendix %9"/>
      <w:lvlJc w:val="left"/>
      <w:pPr>
        <w:ind w:left="567" w:hanging="567"/>
      </w:pPr>
      <w:rPr>
        <w:rFonts w:hint="default"/>
      </w:rPr>
    </w:lvl>
  </w:abstractNum>
  <w:abstractNum w:abstractNumId="1" w15:restartNumberingAfterBreak="0">
    <w:nsid w:val="0A965061"/>
    <w:multiLevelType w:val="hybridMultilevel"/>
    <w:tmpl w:val="D0947210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CFB2B55"/>
    <w:multiLevelType w:val="hybridMultilevel"/>
    <w:tmpl w:val="85662160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077B89"/>
    <w:multiLevelType w:val="hybridMultilevel"/>
    <w:tmpl w:val="034848DE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9D054E"/>
    <w:multiLevelType w:val="hybridMultilevel"/>
    <w:tmpl w:val="3E9C5EFA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001355"/>
    <w:multiLevelType w:val="hybridMultilevel"/>
    <w:tmpl w:val="2138E242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6BA2B3E"/>
    <w:multiLevelType w:val="hybridMultilevel"/>
    <w:tmpl w:val="6E92438A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43E4B48"/>
    <w:multiLevelType w:val="hybridMultilevel"/>
    <w:tmpl w:val="DA5CA7D4"/>
    <w:lvl w:ilvl="0" w:tplc="7E82BBB6">
      <w:start w:val="1"/>
      <w:numFmt w:val="bullet"/>
      <w:pStyle w:val="ListParagraph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BB3D61"/>
    <w:multiLevelType w:val="hybridMultilevel"/>
    <w:tmpl w:val="F04A0BD0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C7A2190"/>
    <w:multiLevelType w:val="hybridMultilevel"/>
    <w:tmpl w:val="8D4AB54E"/>
    <w:lvl w:ilvl="0" w:tplc="CEC0326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7"/>
  </w:num>
  <w:num w:numId="13">
    <w:abstractNumId w:val="6"/>
  </w:num>
  <w:num w:numId="14">
    <w:abstractNumId w:val="5"/>
  </w:num>
  <w:num w:numId="15">
    <w:abstractNumId w:val="7"/>
    <w:lvlOverride w:ilvl="0">
      <w:startOverride w:val="1"/>
    </w:lvlOverride>
  </w:num>
  <w:num w:numId="16">
    <w:abstractNumId w:val="4"/>
  </w:num>
  <w:num w:numId="17">
    <w:abstractNumId w:val="1"/>
  </w:num>
  <w:num w:numId="18">
    <w:abstractNumId w:val="2"/>
  </w:num>
  <w:num w:numId="19">
    <w:abstractNumId w:val="9"/>
  </w:num>
  <w:num w:numId="20">
    <w:abstractNumId w:val="8"/>
  </w:num>
  <w:num w:numId="21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ndrew Baxter">
    <w15:presenceInfo w15:providerId="AD" w15:userId="S-1-5-21-3392181128-250301629-2379905336-32298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2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- no bracket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xa5fwxats5z9evw9p5vet69atde9rfazs9&quot;&gt;screening library&lt;record-ids&gt;&lt;item&gt;3452&lt;/item&gt;&lt;item&gt;3505&lt;/item&gt;&lt;item&gt;3507&lt;/item&gt;&lt;/record-ids&gt;&lt;/item&gt;&lt;item db-id=&quot;xw9w2ssd9trteie0tr35ww0i5wsrwea9txx9&quot;&gt;Master library&lt;record-ids&gt;&lt;item&gt;6300&lt;/item&gt;&lt;item&gt;6310&lt;/item&gt;&lt;item&gt;6312&lt;/item&gt;&lt;item&gt;6342&lt;/item&gt;&lt;item&gt;6892&lt;/item&gt;&lt;/record-ids&gt;&lt;/item&gt;&lt;/Libraries&gt;"/>
  </w:docVars>
  <w:rsids>
    <w:rsidRoot w:val="0025392C"/>
    <w:rsid w:val="0003238A"/>
    <w:rsid w:val="00057671"/>
    <w:rsid w:val="00074EC3"/>
    <w:rsid w:val="000E074B"/>
    <w:rsid w:val="0016213C"/>
    <w:rsid w:val="00183679"/>
    <w:rsid w:val="00183BFA"/>
    <w:rsid w:val="00183D11"/>
    <w:rsid w:val="00187D52"/>
    <w:rsid w:val="001E06EB"/>
    <w:rsid w:val="00250101"/>
    <w:rsid w:val="0025392C"/>
    <w:rsid w:val="00265934"/>
    <w:rsid w:val="00280004"/>
    <w:rsid w:val="00317D29"/>
    <w:rsid w:val="00384D96"/>
    <w:rsid w:val="00387287"/>
    <w:rsid w:val="003D65DC"/>
    <w:rsid w:val="00453499"/>
    <w:rsid w:val="00460BAA"/>
    <w:rsid w:val="004E7FCD"/>
    <w:rsid w:val="005655ED"/>
    <w:rsid w:val="006027EC"/>
    <w:rsid w:val="006935C9"/>
    <w:rsid w:val="006A4409"/>
    <w:rsid w:val="006E26EB"/>
    <w:rsid w:val="00766BDA"/>
    <w:rsid w:val="00845123"/>
    <w:rsid w:val="008502C8"/>
    <w:rsid w:val="008A4261"/>
    <w:rsid w:val="009169E4"/>
    <w:rsid w:val="00944A89"/>
    <w:rsid w:val="009735F7"/>
    <w:rsid w:val="009A2EBA"/>
    <w:rsid w:val="00A02144"/>
    <w:rsid w:val="00AB4681"/>
    <w:rsid w:val="00AE63C7"/>
    <w:rsid w:val="00AF6621"/>
    <w:rsid w:val="00B23DF8"/>
    <w:rsid w:val="00B36C66"/>
    <w:rsid w:val="00B54406"/>
    <w:rsid w:val="00B72432"/>
    <w:rsid w:val="00BA2EDD"/>
    <w:rsid w:val="00BC024B"/>
    <w:rsid w:val="00C52DF3"/>
    <w:rsid w:val="00E069B1"/>
    <w:rsid w:val="00E37D7F"/>
    <w:rsid w:val="00F00C67"/>
    <w:rsid w:val="00F52188"/>
    <w:rsid w:val="00F67B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9681CE"/>
  <w15:chartTrackingRefBased/>
  <w15:docId w15:val="{2A38701F-3418-4734-A7D9-303A2747DA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GB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2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E7FCD"/>
    <w:rPr>
      <w:rFonts w:ascii="Arial" w:hAnsi="Arial" w:cs="Arial"/>
      <w:sz w:val="24"/>
      <w:szCs w:val="24"/>
    </w:rPr>
  </w:style>
  <w:style w:type="paragraph" w:styleId="Heading1">
    <w:name w:val="heading 1"/>
    <w:basedOn w:val="Normal"/>
    <w:next w:val="BodyText"/>
    <w:link w:val="Heading1Char"/>
    <w:uiPriority w:val="4"/>
    <w:qFormat/>
    <w:rsid w:val="00BA2EDD"/>
    <w:pPr>
      <w:keepNext/>
      <w:keepLines/>
      <w:spacing w:after="360" w:line="240" w:lineRule="auto"/>
      <w:outlineLvl w:val="0"/>
    </w:pPr>
    <w:rPr>
      <w:rFonts w:eastAsiaTheme="majorEastAsia" w:cstheme="majorBidi"/>
      <w:b/>
      <w:kern w:val="28"/>
      <w:sz w:val="36"/>
      <w:szCs w:val="32"/>
    </w:rPr>
  </w:style>
  <w:style w:type="paragraph" w:styleId="Heading2">
    <w:name w:val="heading 2"/>
    <w:basedOn w:val="Normal"/>
    <w:next w:val="BodyText"/>
    <w:link w:val="Heading2Char"/>
    <w:uiPriority w:val="4"/>
    <w:qFormat/>
    <w:rsid w:val="00E37D7F"/>
    <w:pPr>
      <w:keepNext/>
      <w:keepLines/>
      <w:spacing w:after="360" w:line="240" w:lineRule="auto"/>
      <w:outlineLvl w:val="1"/>
    </w:pPr>
    <w:rPr>
      <w:rFonts w:eastAsiaTheme="majorEastAsia" w:cstheme="majorBidi"/>
      <w:b/>
      <w:kern w:val="28"/>
      <w:sz w:val="32"/>
      <w:szCs w:val="26"/>
    </w:rPr>
  </w:style>
  <w:style w:type="paragraph" w:styleId="Heading3">
    <w:name w:val="heading 3"/>
    <w:basedOn w:val="Normal"/>
    <w:next w:val="BodyText"/>
    <w:link w:val="Heading3Char"/>
    <w:uiPriority w:val="4"/>
    <w:qFormat/>
    <w:rsid w:val="00E37D7F"/>
    <w:pPr>
      <w:keepNext/>
      <w:keepLines/>
      <w:spacing w:after="360" w:line="240" w:lineRule="auto"/>
      <w:outlineLvl w:val="2"/>
    </w:pPr>
    <w:rPr>
      <w:rFonts w:eastAsiaTheme="majorEastAsia" w:cstheme="majorBidi"/>
      <w:b/>
      <w:kern w:val="28"/>
      <w:sz w:val="28"/>
    </w:rPr>
  </w:style>
  <w:style w:type="paragraph" w:styleId="Heading4">
    <w:name w:val="heading 4"/>
    <w:basedOn w:val="BodyText"/>
    <w:next w:val="Normal"/>
    <w:link w:val="Heading4Char"/>
    <w:uiPriority w:val="4"/>
    <w:semiHidden/>
    <w:unhideWhenUsed/>
    <w:qFormat/>
    <w:rsid w:val="00E37D7F"/>
    <w:pPr>
      <w:keepNext/>
      <w:keepLines/>
      <w:spacing w:line="240" w:lineRule="auto"/>
      <w:outlineLvl w:val="3"/>
    </w:pPr>
    <w:rPr>
      <w:rFonts w:eastAsiaTheme="majorEastAsia" w:cstheme="majorBidi"/>
      <w:b/>
      <w:iCs/>
    </w:rPr>
  </w:style>
  <w:style w:type="paragraph" w:styleId="Heading5">
    <w:name w:val="heading 5"/>
    <w:basedOn w:val="Normal"/>
    <w:next w:val="Normal"/>
    <w:link w:val="Heading5Char"/>
    <w:uiPriority w:val="4"/>
    <w:semiHidden/>
    <w:unhideWhenUsed/>
    <w:qFormat/>
    <w:rsid w:val="00BA2EDD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A2EDD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A2EDD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8367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8367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aption2">
    <w:name w:val="Caption 2"/>
    <w:basedOn w:val="Caption"/>
    <w:next w:val="BodyText"/>
    <w:uiPriority w:val="5"/>
    <w:qFormat/>
    <w:rsid w:val="00183679"/>
    <w:pPr>
      <w:spacing w:before="0" w:after="360"/>
    </w:pPr>
    <w:rPr>
      <w:b w:val="0"/>
    </w:rPr>
  </w:style>
  <w:style w:type="paragraph" w:styleId="Caption">
    <w:name w:val="caption"/>
    <w:basedOn w:val="Normal"/>
    <w:next w:val="BodyText"/>
    <w:uiPriority w:val="5"/>
    <w:qFormat/>
    <w:rsid w:val="00183679"/>
    <w:pPr>
      <w:spacing w:before="120" w:after="0" w:line="240" w:lineRule="auto"/>
    </w:pPr>
    <w:rPr>
      <w:b/>
      <w:iCs/>
      <w:color w:val="44546A" w:themeColor="text2"/>
      <w:sz w:val="20"/>
      <w:szCs w:val="18"/>
    </w:rPr>
  </w:style>
  <w:style w:type="paragraph" w:styleId="BodyText">
    <w:name w:val="Body Text"/>
    <w:basedOn w:val="Normal"/>
    <w:link w:val="BodyTextChar"/>
    <w:uiPriority w:val="1"/>
    <w:qFormat/>
    <w:rsid w:val="00183679"/>
    <w:pPr>
      <w:spacing w:after="360" w:line="360" w:lineRule="auto"/>
    </w:pPr>
  </w:style>
  <w:style w:type="character" w:customStyle="1" w:styleId="BodyTextChar">
    <w:name w:val="Body Text Char"/>
    <w:basedOn w:val="DefaultParagraphFont"/>
    <w:link w:val="BodyText"/>
    <w:uiPriority w:val="1"/>
    <w:rsid w:val="004E7FCD"/>
    <w:rPr>
      <w:rFonts w:ascii="Arial" w:hAnsi="Arial" w:cs="Arial"/>
      <w:sz w:val="24"/>
      <w:szCs w:val="24"/>
    </w:rPr>
  </w:style>
  <w:style w:type="paragraph" w:customStyle="1" w:styleId="Captionspace">
    <w:name w:val="Captionspace"/>
    <w:basedOn w:val="Caption"/>
    <w:next w:val="BodyText"/>
    <w:uiPriority w:val="6"/>
    <w:qFormat/>
    <w:rsid w:val="00183679"/>
    <w:pPr>
      <w:spacing w:before="0" w:after="160"/>
    </w:pPr>
    <w:rPr>
      <w:b w:val="0"/>
    </w:rPr>
  </w:style>
  <w:style w:type="paragraph" w:customStyle="1" w:styleId="Appendix">
    <w:name w:val="Appendix"/>
    <w:basedOn w:val="Heading2"/>
    <w:next w:val="Normal"/>
    <w:uiPriority w:val="5"/>
    <w:qFormat/>
    <w:rsid w:val="00BA2EDD"/>
    <w:pPr>
      <w:numPr>
        <w:ilvl w:val="8"/>
        <w:numId w:val="11"/>
      </w:numPr>
    </w:pPr>
  </w:style>
  <w:style w:type="character" w:customStyle="1" w:styleId="Heading2Char">
    <w:name w:val="Heading 2 Char"/>
    <w:basedOn w:val="DefaultParagraphFont"/>
    <w:link w:val="Heading2"/>
    <w:uiPriority w:val="4"/>
    <w:rsid w:val="004E7FCD"/>
    <w:rPr>
      <w:rFonts w:ascii="Arial" w:eastAsiaTheme="majorEastAsia" w:hAnsi="Arial" w:cstheme="majorBidi"/>
      <w:b/>
      <w:kern w:val="28"/>
      <w:sz w:val="32"/>
      <w:szCs w:val="26"/>
    </w:rPr>
  </w:style>
  <w:style w:type="character" w:customStyle="1" w:styleId="Heading1Char">
    <w:name w:val="Heading 1 Char"/>
    <w:basedOn w:val="DefaultParagraphFont"/>
    <w:link w:val="Heading1"/>
    <w:uiPriority w:val="4"/>
    <w:rsid w:val="004E7FCD"/>
    <w:rPr>
      <w:rFonts w:ascii="Arial" w:eastAsiaTheme="majorEastAsia" w:hAnsi="Arial" w:cstheme="majorBidi"/>
      <w:b/>
      <w:kern w:val="28"/>
      <w:sz w:val="36"/>
      <w:szCs w:val="32"/>
    </w:rPr>
  </w:style>
  <w:style w:type="character" w:customStyle="1" w:styleId="Heading3Char">
    <w:name w:val="Heading 3 Char"/>
    <w:basedOn w:val="DefaultParagraphFont"/>
    <w:link w:val="Heading3"/>
    <w:uiPriority w:val="4"/>
    <w:rsid w:val="004E7FCD"/>
    <w:rPr>
      <w:rFonts w:ascii="Arial" w:eastAsiaTheme="majorEastAsia" w:hAnsi="Arial" w:cstheme="majorBidi"/>
      <w:b/>
      <w:kern w:val="28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4"/>
    <w:semiHidden/>
    <w:rsid w:val="004E7FCD"/>
    <w:rPr>
      <w:rFonts w:ascii="Arial" w:eastAsiaTheme="majorEastAsia" w:hAnsi="Arial" w:cstheme="majorBidi"/>
      <w:b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4"/>
    <w:semiHidden/>
    <w:rsid w:val="004E7FCD"/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83679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83679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8367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8367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itle">
    <w:name w:val="Title"/>
    <w:basedOn w:val="Heading1"/>
    <w:next w:val="BodyText"/>
    <w:link w:val="TitleChar"/>
    <w:uiPriority w:val="3"/>
    <w:qFormat/>
    <w:rsid w:val="00183679"/>
    <w:pPr>
      <w:numPr>
        <w:ilvl w:val="7"/>
        <w:numId w:val="11"/>
      </w:numPr>
    </w:pPr>
    <w:rPr>
      <w:spacing w:val="-10"/>
      <w:szCs w:val="56"/>
    </w:rPr>
  </w:style>
  <w:style w:type="character" w:customStyle="1" w:styleId="TitleChar">
    <w:name w:val="Title Char"/>
    <w:basedOn w:val="DefaultParagraphFont"/>
    <w:link w:val="Title"/>
    <w:uiPriority w:val="3"/>
    <w:rsid w:val="004E7FCD"/>
    <w:rPr>
      <w:rFonts w:ascii="Arial" w:eastAsiaTheme="majorEastAsia" w:hAnsi="Arial" w:cstheme="majorBidi"/>
      <w:b/>
      <w:spacing w:val="-10"/>
      <w:kern w:val="28"/>
      <w:sz w:val="36"/>
      <w:szCs w:val="56"/>
    </w:rPr>
  </w:style>
  <w:style w:type="paragraph" w:styleId="Quote">
    <w:name w:val="Quote"/>
    <w:basedOn w:val="Normal"/>
    <w:next w:val="BodyText"/>
    <w:link w:val="QuoteChar"/>
    <w:uiPriority w:val="29"/>
    <w:qFormat/>
    <w:rsid w:val="00183679"/>
    <w:pPr>
      <w:spacing w:after="360" w:line="360" w:lineRule="auto"/>
      <w:ind w:left="567" w:right="567"/>
      <w:jc w:val="center"/>
    </w:pPr>
    <w:rPr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183679"/>
    <w:rPr>
      <w:rFonts w:ascii="Arial" w:hAnsi="Arial" w:cs="Arial"/>
      <w:iCs/>
      <w:color w:val="404040" w:themeColor="text1" w:themeTint="BF"/>
      <w:sz w:val="24"/>
      <w:szCs w:val="24"/>
    </w:rPr>
  </w:style>
  <w:style w:type="paragraph" w:styleId="TOCHeading">
    <w:name w:val="TOC Heading"/>
    <w:next w:val="Normal"/>
    <w:uiPriority w:val="39"/>
    <w:unhideWhenUsed/>
    <w:qFormat/>
    <w:rsid w:val="00183679"/>
    <w:rPr>
      <w:rFonts w:ascii="Arial" w:eastAsiaTheme="majorEastAsia" w:hAnsi="Arial" w:cstheme="majorBidi"/>
      <w:b/>
      <w:kern w:val="28"/>
      <w:sz w:val="36"/>
      <w:szCs w:val="32"/>
    </w:rPr>
  </w:style>
  <w:style w:type="table" w:customStyle="1" w:styleId="Clearblackgrey">
    <w:name w:val="Clear black/grey"/>
    <w:basedOn w:val="TableNormal"/>
    <w:uiPriority w:val="99"/>
    <w:rsid w:val="000E074B"/>
    <w:pPr>
      <w:spacing w:after="0" w:line="240" w:lineRule="auto"/>
    </w:pPr>
    <w:rPr>
      <w:rFonts w:eastAsiaTheme="minorHAnsi"/>
      <w:sz w:val="24"/>
      <w:szCs w:val="20"/>
      <w:lang w:eastAsia="en-GB"/>
    </w:rPr>
    <w:tblPr>
      <w:tblBorders>
        <w:insideH w:val="single" w:sz="4" w:space="0" w:color="A6A6A6" w:themeColor="background1" w:themeShade="A6"/>
        <w:insideV w:val="single" w:sz="4" w:space="0" w:color="A6A6A6" w:themeColor="background1" w:themeShade="A6"/>
      </w:tblBorders>
    </w:tblPr>
    <w:tblStylePr w:type="firstRow">
      <w:rPr>
        <w:rFonts w:asciiTheme="minorHAnsi" w:hAnsiTheme="minorHAnsi"/>
        <w:b/>
        <w:sz w:val="24"/>
      </w:rPr>
      <w:tblPr/>
      <w:tcPr>
        <w:tcBorders>
          <w:bottom w:val="single" w:sz="4" w:space="0" w:color="auto"/>
        </w:tcBorders>
      </w:tcPr>
    </w:tblStylePr>
  </w:style>
  <w:style w:type="table" w:styleId="TableGrid">
    <w:name w:val="Table Grid"/>
    <w:basedOn w:val="TableNormal"/>
    <w:uiPriority w:val="39"/>
    <w:rsid w:val="002539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25392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25392C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392C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5392C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5392C"/>
    <w:rPr>
      <w:rFonts w:ascii="Arial" w:hAnsi="Arial" w:cs="Arial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AE63C7"/>
    <w:pPr>
      <w:numPr>
        <w:numId w:val="12"/>
      </w:numPr>
      <w:spacing w:after="0" w:line="240" w:lineRule="auto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66BD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66BD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66BDA"/>
    <w:rPr>
      <w:rFonts w:ascii="Arial" w:hAnsi="Arial" w:cs="Arial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66B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66BDA"/>
    <w:rPr>
      <w:rFonts w:ascii="Arial" w:hAnsi="Arial" w:cs="Arial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66B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66BDA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1146D3-4850-4C25-AFA4-742BAEA243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20</TotalTime>
  <Pages>2</Pages>
  <Words>1776</Words>
  <Characters>10125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02102018</vt:lpstr>
    </vt:vector>
  </TitlesOfParts>
  <Company>University Of Glasgow</Company>
  <LinksUpToDate>false</LinksUpToDate>
  <CharactersWithSpaces>118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02102018</dc:title>
  <dc:subject/>
  <dc:creator>Andrew Baxter</dc:creator>
  <cp:keywords/>
  <dc:description/>
  <cp:lastModifiedBy>Andrew Baxter</cp:lastModifiedBy>
  <cp:revision>6</cp:revision>
  <cp:lastPrinted>2018-10-11T08:33:00Z</cp:lastPrinted>
  <dcterms:created xsi:type="dcterms:W3CDTF">2018-10-02T09:47:00Z</dcterms:created>
  <dcterms:modified xsi:type="dcterms:W3CDTF">2018-10-16T09:59:00Z</dcterms:modified>
</cp:coreProperties>
</file>